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3FABCF7" w14:textId="5A27DF9F" w:rsidR="00696ECF" w:rsidRDefault="00657FC8" w:rsidP="00582DAF">
      <w:pPr>
        <w:spacing w:line="240" w:lineRule="auto"/>
      </w:pPr>
      <w:r>
        <w:t>PBIO8250 Final Project</w:t>
      </w:r>
    </w:p>
    <w:p w14:paraId="46BABC97" w14:textId="109C38B7" w:rsidR="00657FC8" w:rsidRDefault="00657FC8" w:rsidP="00582DAF">
      <w:pPr>
        <w:spacing w:line="240" w:lineRule="auto"/>
      </w:pPr>
      <w:r>
        <w:t>Argrett</w:t>
      </w:r>
    </w:p>
    <w:p w14:paraId="220B2960" w14:textId="5346FE4C" w:rsidR="00657FC8" w:rsidRDefault="00657FC8" w:rsidP="005D3E7E">
      <w:pPr>
        <w:spacing w:line="480" w:lineRule="auto"/>
      </w:pPr>
      <w:r>
        <w:t>5/</w:t>
      </w:r>
      <w:r w:rsidR="00400C31">
        <w:t>8</w:t>
      </w:r>
      <w:r>
        <w:t>/202</w:t>
      </w:r>
      <w:r w:rsidR="005D3E7E">
        <w:t>2</w:t>
      </w:r>
    </w:p>
    <w:p w14:paraId="1B063488" w14:textId="74C133F5" w:rsidR="00657FC8" w:rsidRDefault="00657FC8" w:rsidP="005D3E7E">
      <w:pPr>
        <w:spacing w:line="480" w:lineRule="auto"/>
        <w:rPr>
          <w:b/>
          <w:bCs/>
        </w:rPr>
      </w:pPr>
      <w:r w:rsidRPr="00657FC8">
        <w:rPr>
          <w:b/>
          <w:bCs/>
        </w:rPr>
        <w:t>Study design figure and study questions/hypotheses:</w:t>
      </w:r>
    </w:p>
    <w:p w14:paraId="32F3313F" w14:textId="02A8ED30" w:rsidR="00702EB7" w:rsidRPr="00434185" w:rsidRDefault="00CF6331" w:rsidP="00434185">
      <w:pPr>
        <w:spacing w:line="480" w:lineRule="auto"/>
        <w:rPr>
          <w:b/>
          <w:bCs/>
        </w:rPr>
      </w:pPr>
      <w:r>
        <w:rPr>
          <w:b/>
          <w:bCs/>
          <w:noProof/>
        </w:rPr>
        <w:drawing>
          <wp:inline distT="0" distB="0" distL="0" distR="0" wp14:anchorId="5E9FA706" wp14:editId="5B0FA7E5">
            <wp:extent cx="6096635" cy="342900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096635" cy="3429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1031085" w14:textId="515B3674" w:rsidR="006F1799" w:rsidRPr="00042415" w:rsidRDefault="00AE134B" w:rsidP="00434185">
      <w:pPr>
        <w:pStyle w:val="ListParagraph"/>
        <w:numPr>
          <w:ilvl w:val="0"/>
          <w:numId w:val="1"/>
        </w:numPr>
        <w:spacing w:line="480" w:lineRule="auto"/>
        <w:rPr>
          <w:b/>
          <w:bCs/>
        </w:rPr>
      </w:pPr>
      <w:r w:rsidRPr="00042415">
        <w:rPr>
          <w:b/>
          <w:bCs/>
        </w:rPr>
        <w:t xml:space="preserve">What is the effect of </w:t>
      </w:r>
      <w:r w:rsidR="00160684" w:rsidRPr="00042415">
        <w:rPr>
          <w:b/>
          <w:bCs/>
        </w:rPr>
        <w:t>Nitrogen</w:t>
      </w:r>
      <w:r w:rsidRPr="00042415">
        <w:rPr>
          <w:b/>
          <w:bCs/>
        </w:rPr>
        <w:t xml:space="preserve"> addition on biomass production</w:t>
      </w:r>
      <w:r w:rsidR="006F1799" w:rsidRPr="00042415">
        <w:rPr>
          <w:b/>
          <w:bCs/>
        </w:rPr>
        <w:t>?</w:t>
      </w:r>
    </w:p>
    <w:p w14:paraId="04A96AD7" w14:textId="6F7E8243" w:rsidR="00AA07C5" w:rsidRDefault="00AA07C5" w:rsidP="00434185">
      <w:pPr>
        <w:pStyle w:val="ListParagraph"/>
        <w:numPr>
          <w:ilvl w:val="1"/>
          <w:numId w:val="1"/>
        </w:numPr>
        <w:spacing w:line="480" w:lineRule="auto"/>
      </w:pPr>
      <w:r>
        <w:t>We hypothesize a</w:t>
      </w:r>
      <w:r w:rsidR="0044450D">
        <w:t xml:space="preserve"> difference</w:t>
      </w:r>
      <w:r>
        <w:t xml:space="preserve"> in total bioma</w:t>
      </w:r>
      <w:r w:rsidR="00696D84">
        <w:t xml:space="preserve">ss </w:t>
      </w:r>
      <w:r w:rsidR="004C2A94">
        <w:t xml:space="preserve">by </w:t>
      </w:r>
      <w:r w:rsidR="0044450D">
        <w:t>treatment</w:t>
      </w:r>
      <w:r w:rsidR="00485053">
        <w:t xml:space="preserve"> over time</w:t>
      </w:r>
      <w:r w:rsidR="00696D84">
        <w:t>.</w:t>
      </w:r>
    </w:p>
    <w:p w14:paraId="38126539" w14:textId="54EFA7DA" w:rsidR="006F1799" w:rsidRPr="00042415" w:rsidRDefault="00E15680" w:rsidP="00434185">
      <w:pPr>
        <w:pStyle w:val="ListParagraph"/>
        <w:numPr>
          <w:ilvl w:val="0"/>
          <w:numId w:val="1"/>
        </w:numPr>
        <w:spacing w:line="480" w:lineRule="auto"/>
        <w:rPr>
          <w:b/>
          <w:bCs/>
        </w:rPr>
      </w:pPr>
      <w:r w:rsidRPr="00042415">
        <w:rPr>
          <w:b/>
          <w:bCs/>
        </w:rPr>
        <w:t xml:space="preserve">What is the effect of nitrogen addition </w:t>
      </w:r>
      <w:r w:rsidR="005D3691" w:rsidRPr="00042415">
        <w:rPr>
          <w:b/>
          <w:bCs/>
        </w:rPr>
        <w:t>on</w:t>
      </w:r>
      <w:r w:rsidR="00160684" w:rsidRPr="00042415">
        <w:rPr>
          <w:b/>
          <w:bCs/>
        </w:rPr>
        <w:t xml:space="preserve"> the</w:t>
      </w:r>
      <w:r w:rsidR="005D3691" w:rsidRPr="00042415">
        <w:rPr>
          <w:b/>
          <w:bCs/>
        </w:rPr>
        <w:t xml:space="preserve"> biomass production between C3 and C4 photosynthe</w:t>
      </w:r>
      <w:r w:rsidR="0005283F" w:rsidRPr="00042415">
        <w:rPr>
          <w:b/>
          <w:bCs/>
        </w:rPr>
        <w:t>tic species?</w:t>
      </w:r>
    </w:p>
    <w:p w14:paraId="09073A14" w14:textId="0A5C085E" w:rsidR="00696D84" w:rsidRDefault="00696D84" w:rsidP="00434185">
      <w:pPr>
        <w:pStyle w:val="ListParagraph"/>
        <w:numPr>
          <w:ilvl w:val="1"/>
          <w:numId w:val="1"/>
        </w:numPr>
        <w:spacing w:line="480" w:lineRule="auto"/>
      </w:pPr>
      <w:r>
        <w:t>We hypothesize a</w:t>
      </w:r>
      <w:r w:rsidR="00AB6C93">
        <w:t xml:space="preserve"> differen</w:t>
      </w:r>
      <w:r w:rsidR="00002279">
        <w:t>t</w:t>
      </w:r>
      <w:r w:rsidR="00E940AC">
        <w:t xml:space="preserve"> effect of nitrogen addition on two photosynthetic pathways</w:t>
      </w:r>
      <w:r w:rsidR="00002279">
        <w:t>'</w:t>
      </w:r>
      <w:r w:rsidR="004C2A94">
        <w:t xml:space="preserve"> total above</w:t>
      </w:r>
      <w:r w:rsidR="00002279">
        <w:t>-</w:t>
      </w:r>
      <w:r w:rsidR="004C2A94">
        <w:t>ground biomass</w:t>
      </w:r>
      <w:r w:rsidR="0077515D">
        <w:t xml:space="preserve"> over time</w:t>
      </w:r>
      <w:r w:rsidR="00E940AC">
        <w:t>.</w:t>
      </w:r>
    </w:p>
    <w:p w14:paraId="4129DC75" w14:textId="12886E30" w:rsidR="0005283F" w:rsidRDefault="0005283F" w:rsidP="00434185">
      <w:pPr>
        <w:pStyle w:val="ListParagraph"/>
        <w:numPr>
          <w:ilvl w:val="0"/>
          <w:numId w:val="1"/>
        </w:numPr>
        <w:spacing w:line="480" w:lineRule="auto"/>
        <w:rPr>
          <w:b/>
          <w:bCs/>
        </w:rPr>
      </w:pPr>
      <w:r w:rsidRPr="00042415">
        <w:rPr>
          <w:b/>
          <w:bCs/>
        </w:rPr>
        <w:t>What is the effect of nitrogen addition on biomass production between annual and perennial plants?</w:t>
      </w:r>
    </w:p>
    <w:p w14:paraId="1F5EB4B9" w14:textId="53101800" w:rsidR="00AB6C93" w:rsidRPr="00434185" w:rsidRDefault="00AB6C93" w:rsidP="00434185">
      <w:pPr>
        <w:pStyle w:val="ListParagraph"/>
        <w:numPr>
          <w:ilvl w:val="1"/>
          <w:numId w:val="1"/>
        </w:numPr>
        <w:spacing w:line="480" w:lineRule="auto"/>
      </w:pPr>
      <w:r w:rsidRPr="00434185">
        <w:t>We hypothesi</w:t>
      </w:r>
      <w:r w:rsidR="00002279">
        <w:t>ze</w:t>
      </w:r>
      <w:r w:rsidR="0044450D">
        <w:t xml:space="preserve"> a difference in the</w:t>
      </w:r>
      <w:r w:rsidR="008E163A">
        <w:t xml:space="preserve"> total biomass </w:t>
      </w:r>
      <w:proofErr w:type="gramStart"/>
      <w:r w:rsidR="0077515D">
        <w:t>due to the</w:t>
      </w:r>
      <w:r w:rsidR="0044450D">
        <w:t xml:space="preserve"> effect</w:t>
      </w:r>
      <w:proofErr w:type="gramEnd"/>
      <w:r w:rsidR="0044450D">
        <w:t xml:space="preserve"> of nitrogen addition on life history strategy</w:t>
      </w:r>
      <w:r w:rsidR="0077515D">
        <w:t xml:space="preserve"> over time</w:t>
      </w:r>
      <w:r w:rsidR="0044450D">
        <w:t>.</w:t>
      </w:r>
    </w:p>
    <w:p w14:paraId="77092C4C" w14:textId="73B04869" w:rsidR="00657FC8" w:rsidRPr="00657FC8" w:rsidRDefault="00657FC8" w:rsidP="00434185">
      <w:pPr>
        <w:spacing w:line="480" w:lineRule="auto"/>
        <w:rPr>
          <w:b/>
          <w:bCs/>
        </w:rPr>
      </w:pPr>
      <w:r w:rsidRPr="00657FC8">
        <w:rPr>
          <w:b/>
          <w:bCs/>
        </w:rPr>
        <w:lastRenderedPageBreak/>
        <w:t>Methods:</w:t>
      </w:r>
    </w:p>
    <w:p w14:paraId="1796264B" w14:textId="3386BC45" w:rsidR="00644DA3" w:rsidRDefault="00AA1AA1" w:rsidP="00CF6331">
      <w:pPr>
        <w:spacing w:line="480" w:lineRule="auto"/>
        <w:ind w:firstLine="720"/>
      </w:pPr>
      <w:r>
        <w:t>In our analysis</w:t>
      </w:r>
      <w:r w:rsidR="00002279">
        <w:t>,</w:t>
      </w:r>
      <w:r>
        <w:t xml:space="preserve"> we ran three separate models </w:t>
      </w:r>
      <w:r w:rsidR="00640FA7">
        <w:t xml:space="preserve">to test our hypothesis. </w:t>
      </w:r>
      <w:r w:rsidR="00002279">
        <w:t xml:space="preserve">We compared the total biomass production between fertilizer treatment by year using a linear mixed-effects model and an analysis of deviance </w:t>
      </w:r>
      <w:proofErr w:type="spellStart"/>
      <w:r w:rsidR="00002279">
        <w:t>walds</w:t>
      </w:r>
      <w:proofErr w:type="spellEnd"/>
      <w:r w:rsidR="00002279">
        <w:t xml:space="preserve"> type II chi-squared (ANOVA) to test our first question</w:t>
      </w:r>
      <w:r w:rsidR="00FE1142">
        <w:t>.</w:t>
      </w:r>
      <w:r w:rsidR="008E126A">
        <w:t xml:space="preserve"> </w:t>
      </w:r>
      <w:r w:rsidR="00FC373F">
        <w:t>Treatment and Study year were treated as</w:t>
      </w:r>
      <w:r w:rsidR="000210A7">
        <w:t xml:space="preserve"> fixed effects</w:t>
      </w:r>
      <w:r w:rsidR="00002279">
        <w:t>,</w:t>
      </w:r>
      <w:r w:rsidR="000210A7">
        <w:t xml:space="preserve"> and plot was treated as a random effect</w:t>
      </w:r>
      <w:r w:rsidR="009670BB">
        <w:t xml:space="preserve"> </w:t>
      </w:r>
      <w:r w:rsidR="00120058">
        <w:t xml:space="preserve">(function </w:t>
      </w:r>
      <w:proofErr w:type="spellStart"/>
      <w:proofErr w:type="gramStart"/>
      <w:r w:rsidR="00120058">
        <w:t>lme</w:t>
      </w:r>
      <w:proofErr w:type="spellEnd"/>
      <w:r w:rsidR="00120058">
        <w:t>(</w:t>
      </w:r>
      <w:proofErr w:type="gramEnd"/>
      <w:r w:rsidR="00120058">
        <w:t xml:space="preserve">) in the </w:t>
      </w:r>
      <w:proofErr w:type="spellStart"/>
      <w:r w:rsidR="00120058">
        <w:t>nlme</w:t>
      </w:r>
      <w:proofErr w:type="spellEnd"/>
      <w:r w:rsidR="00120058">
        <w:t xml:space="preserve"> package,  </w:t>
      </w:r>
      <w:proofErr w:type="spellStart"/>
      <w:r w:rsidR="00DF780C">
        <w:t>Pinhiero</w:t>
      </w:r>
      <w:proofErr w:type="spellEnd"/>
      <w:r w:rsidR="00DF780C">
        <w:t xml:space="preserve"> </w:t>
      </w:r>
      <w:r w:rsidR="00120058">
        <w:t xml:space="preserve">et al. 2022). </w:t>
      </w:r>
      <w:r w:rsidR="00002279">
        <w:t>We compared total biomass production between fertilizer treatments, study year, and photosynthetic pathway in our second question</w:t>
      </w:r>
      <w:r w:rsidR="006A184B">
        <w:t xml:space="preserve"> using a second linear mixed-effect model and ANOVA. Treatment, </w:t>
      </w:r>
      <w:r w:rsidR="00536415">
        <w:t>s</w:t>
      </w:r>
      <w:r w:rsidR="006A184B">
        <w:t>tudy year</w:t>
      </w:r>
      <w:r w:rsidR="00414C2E">
        <w:t>, and photosynthetic pathway were treated as fixed effects</w:t>
      </w:r>
      <w:r w:rsidR="00002279">
        <w:t>,</w:t>
      </w:r>
      <w:r w:rsidR="00414C2E">
        <w:t xml:space="preserve"> and plot was again treated as a random effect</w:t>
      </w:r>
      <w:r w:rsidR="00356839">
        <w:t xml:space="preserve">. In our third question, we </w:t>
      </w:r>
      <w:r w:rsidR="007466A5">
        <w:t>compared</w:t>
      </w:r>
      <w:r w:rsidR="00356839">
        <w:t xml:space="preserve"> total biomass production between fertilizer treatments, year, and </w:t>
      </w:r>
      <w:r w:rsidR="007466A5">
        <w:t xml:space="preserve">Life history strategy (annual or perennial) using a third linear mixed-effect model and ANOVA. </w:t>
      </w:r>
      <w:r w:rsidR="00536415">
        <w:t xml:space="preserve">Treatment, study year, and life history were treated as </w:t>
      </w:r>
      <w:r w:rsidR="00570D9F">
        <w:t>fixed effect</w:t>
      </w:r>
      <w:r w:rsidR="001E1F9D">
        <w:t>s, and plot was again treated as random effects</w:t>
      </w:r>
      <w:r w:rsidR="00570D9F">
        <w:t xml:space="preserve">. </w:t>
      </w:r>
      <w:r w:rsidR="00AA6085">
        <w:t>In all our analys</w:t>
      </w:r>
      <w:r w:rsidR="001E1F9D">
        <w:t>e</w:t>
      </w:r>
      <w:r w:rsidR="00AA6085">
        <w:t xml:space="preserve">s, we excluded data collected during the final two years of our study (2020 and 2021) due to </w:t>
      </w:r>
      <w:r w:rsidR="001E1F9D">
        <w:t xml:space="preserve">a </w:t>
      </w:r>
      <w:r w:rsidR="00622C1E">
        <w:t>lack o</w:t>
      </w:r>
      <w:r w:rsidR="00785F11">
        <w:t>f collection events caused by the pandemic</w:t>
      </w:r>
      <w:r w:rsidR="000210A7">
        <w:t>.</w:t>
      </w:r>
    </w:p>
    <w:p w14:paraId="1C62361C" w14:textId="279028A5" w:rsidR="00434185" w:rsidRPr="00434185" w:rsidRDefault="00657FC8" w:rsidP="00434185">
      <w:pPr>
        <w:spacing w:line="480" w:lineRule="auto"/>
        <w:rPr>
          <w:b/>
          <w:bCs/>
        </w:rPr>
      </w:pPr>
      <w:r w:rsidRPr="00657FC8">
        <w:rPr>
          <w:b/>
          <w:bCs/>
        </w:rPr>
        <w:t>Results:</w:t>
      </w:r>
    </w:p>
    <w:p w14:paraId="6A7D0D14" w14:textId="317C51E2" w:rsidR="009B321B" w:rsidRPr="00042415" w:rsidRDefault="00785F11" w:rsidP="00434185">
      <w:pPr>
        <w:spacing w:line="480" w:lineRule="auto"/>
        <w:ind w:firstLine="720"/>
        <w:rPr>
          <w:b/>
          <w:bCs/>
        </w:rPr>
      </w:pPr>
      <w:r w:rsidRPr="00DF780C">
        <w:t xml:space="preserve">Treatment had a significant effect on the biomass </w:t>
      </w:r>
      <w:r w:rsidR="002E445A" w:rsidRPr="00DF780C">
        <w:t>within our plots (</w:t>
      </w:r>
      <w:r w:rsidR="0044200A" w:rsidRPr="0044200A">
        <w:t>X</w:t>
      </w:r>
      <w:r w:rsidR="0044200A" w:rsidRPr="00042415">
        <w:rPr>
          <w:vertAlign w:val="superscript"/>
        </w:rPr>
        <w:t>2</w:t>
      </w:r>
      <w:r w:rsidR="0044200A" w:rsidRPr="0044200A">
        <w:t xml:space="preserve">= 14.83, </w:t>
      </w:r>
      <w:proofErr w:type="spellStart"/>
      <w:r w:rsidR="0044200A" w:rsidRPr="0044200A">
        <w:t>df</w:t>
      </w:r>
      <w:proofErr w:type="spellEnd"/>
      <w:r w:rsidR="0044200A" w:rsidRPr="0044200A">
        <w:t xml:space="preserve"> = 3, P</w:t>
      </w:r>
      <w:r w:rsidR="0047169B">
        <w:t xml:space="preserve">= </w:t>
      </w:r>
      <w:r w:rsidR="00B230D8">
        <w:t>0.</w:t>
      </w:r>
      <w:r w:rsidR="006D2307">
        <w:t>0004</w:t>
      </w:r>
      <w:r w:rsidR="0044200A">
        <w:t>)</w:t>
      </w:r>
      <w:r w:rsidR="001E1F9D">
        <w:t>;</w:t>
      </w:r>
      <w:r w:rsidR="00FF1683">
        <w:t xml:space="preserve"> however</w:t>
      </w:r>
      <w:r w:rsidR="00434185">
        <w:t>,</w:t>
      </w:r>
      <w:r w:rsidR="00FF1683">
        <w:t xml:space="preserve"> that effect was not significant </w:t>
      </w:r>
      <w:r w:rsidR="002F5A6E">
        <w:t xml:space="preserve">when the effect of study year was included. </w:t>
      </w:r>
      <w:r w:rsidR="0096660C">
        <w:t xml:space="preserve">There was a significant interaction between nitrogen addition </w:t>
      </w:r>
      <w:r w:rsidR="00B230D8">
        <w:t>photosynthetic pathway throughout the duration of our study (</w:t>
      </w:r>
      <w:r w:rsidR="00B230D8" w:rsidRPr="0044200A">
        <w:t>X</w:t>
      </w:r>
      <w:r w:rsidR="00B230D8" w:rsidRPr="00042415">
        <w:rPr>
          <w:vertAlign w:val="superscript"/>
        </w:rPr>
        <w:t>2</w:t>
      </w:r>
      <w:r w:rsidR="00B230D8" w:rsidRPr="0044200A">
        <w:t xml:space="preserve">= </w:t>
      </w:r>
      <w:r w:rsidR="0096625F" w:rsidRPr="0096625F">
        <w:t>5.2340</w:t>
      </w:r>
      <w:r w:rsidR="00B230D8" w:rsidRPr="0044200A">
        <w:t xml:space="preserve">, </w:t>
      </w:r>
      <w:proofErr w:type="spellStart"/>
      <w:r w:rsidR="00B230D8" w:rsidRPr="0044200A">
        <w:t>df</w:t>
      </w:r>
      <w:proofErr w:type="spellEnd"/>
      <w:r w:rsidR="00B230D8" w:rsidRPr="0044200A">
        <w:t xml:space="preserve"> = </w:t>
      </w:r>
      <w:r w:rsidR="000146D5">
        <w:t>1</w:t>
      </w:r>
      <w:r w:rsidR="00B230D8" w:rsidRPr="0044200A">
        <w:t>, P</w:t>
      </w:r>
      <w:r w:rsidR="00B230D8">
        <w:t>= 0.02</w:t>
      </w:r>
      <w:r w:rsidR="0096625F">
        <w:t>2</w:t>
      </w:r>
      <w:r w:rsidR="00B230D8">
        <w:t>)</w:t>
      </w:r>
      <w:r w:rsidR="000146D5">
        <w:t xml:space="preserve">. </w:t>
      </w:r>
      <w:r w:rsidR="00C704AE">
        <w:t xml:space="preserve">When accounting for life history, we found no significant </w:t>
      </w:r>
      <w:r w:rsidR="006D4583">
        <w:t>interaction</w:t>
      </w:r>
      <w:r w:rsidR="00C704AE">
        <w:t xml:space="preserve"> between </w:t>
      </w:r>
      <w:r w:rsidR="002A740E">
        <w:t>life history</w:t>
      </w:r>
      <w:r w:rsidR="00B51116">
        <w:t xml:space="preserve">, </w:t>
      </w:r>
      <w:r w:rsidR="002A740E">
        <w:t>treatment</w:t>
      </w:r>
      <w:r w:rsidR="00B51116">
        <w:t>, and study year</w:t>
      </w:r>
      <w:r w:rsidR="002A740E">
        <w:t xml:space="preserve"> study</w:t>
      </w:r>
      <w:r w:rsidR="00B51116">
        <w:t xml:space="preserve">. </w:t>
      </w:r>
      <w:r w:rsidR="0091474C">
        <w:t>However, there was</w:t>
      </w:r>
      <w:r w:rsidR="00B51116">
        <w:t xml:space="preserve"> a significant interaction between treatment and life history</w:t>
      </w:r>
      <w:r w:rsidR="0049335A">
        <w:t xml:space="preserve"> without study year </w:t>
      </w:r>
      <w:r w:rsidR="0049335A" w:rsidRPr="00DF780C">
        <w:t>(</w:t>
      </w:r>
      <w:r w:rsidR="0049335A" w:rsidRPr="0044200A">
        <w:t>X</w:t>
      </w:r>
      <w:r w:rsidR="0049335A" w:rsidRPr="00042415">
        <w:rPr>
          <w:vertAlign w:val="superscript"/>
        </w:rPr>
        <w:t>2</w:t>
      </w:r>
      <w:r w:rsidR="0049335A" w:rsidRPr="0044200A">
        <w:t xml:space="preserve">= </w:t>
      </w:r>
      <w:r w:rsidR="0096018C" w:rsidRPr="0096018C">
        <w:t>50.0984</w:t>
      </w:r>
      <w:r w:rsidR="0049335A" w:rsidRPr="0044200A">
        <w:t xml:space="preserve">, </w:t>
      </w:r>
      <w:proofErr w:type="spellStart"/>
      <w:r w:rsidR="0049335A" w:rsidRPr="0044200A">
        <w:t>df</w:t>
      </w:r>
      <w:proofErr w:type="spellEnd"/>
      <w:r w:rsidR="0049335A" w:rsidRPr="0044200A">
        <w:t xml:space="preserve"> = </w:t>
      </w:r>
      <w:r w:rsidR="0096018C">
        <w:t>1</w:t>
      </w:r>
      <w:r w:rsidR="0049335A" w:rsidRPr="0044200A">
        <w:t>, P</w:t>
      </w:r>
      <w:r w:rsidR="00C8494E">
        <w:t>&lt;0.0001</w:t>
      </w:r>
      <w:r w:rsidR="0049335A">
        <w:t>)</w:t>
      </w:r>
      <w:r w:rsidR="00C8494E">
        <w:t xml:space="preserve">. </w:t>
      </w:r>
      <w:r w:rsidR="00CB0465">
        <w:t xml:space="preserve">Lastly, we found no significant </w:t>
      </w:r>
      <w:r w:rsidR="003B6CB4">
        <w:t>interaction</w:t>
      </w:r>
      <w:r w:rsidR="00CB0465">
        <w:t xml:space="preserve"> between treatment, life history strategy, photosynthetic </w:t>
      </w:r>
      <w:r w:rsidR="0077515D">
        <w:rPr>
          <w:b/>
          <w:bCs/>
          <w:noProof/>
        </w:rPr>
        <mc:AlternateContent>
          <mc:Choice Requires="wpg">
            <w:drawing>
              <wp:anchor distT="0" distB="0" distL="114300" distR="114300" simplePos="0" relativeHeight="251661824" behindDoc="0" locked="0" layoutInCell="1" allowOverlap="1" wp14:anchorId="00EC14E3" wp14:editId="2CF4D910">
                <wp:simplePos x="0" y="0"/>
                <wp:positionH relativeFrom="margin">
                  <wp:align>center</wp:align>
                </wp:positionH>
                <wp:positionV relativeFrom="paragraph">
                  <wp:posOffset>52070</wp:posOffset>
                </wp:positionV>
                <wp:extent cx="5486400" cy="4052570"/>
                <wp:effectExtent l="0" t="0" r="0" b="5080"/>
                <wp:wrapTopAndBottom/>
                <wp:docPr id="2" name="Group 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86400" cy="4052888"/>
                          <a:chOff x="0" y="0"/>
                          <a:chExt cx="5943600" cy="5062622"/>
                        </a:xfrm>
                      </wpg:grpSpPr>
                      <pic:pic xmlns:pic="http://schemas.openxmlformats.org/drawingml/2006/picture">
                        <pic:nvPicPr>
                          <pic:cNvPr id="1" name="Picture 1" descr="Chart, line chart&#10;&#10;Description automatically generated"/>
                          <pic:cNvPicPr>
                            <a:picLocks noChangeAspect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943600" cy="42748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17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19050" y="4314827"/>
                            <a:ext cx="5900421" cy="747795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23F112EE" w14:textId="44E3FE5F" w:rsidR="00E25B8B" w:rsidRDefault="00E25B8B">
                              <w:r w:rsidRPr="00042415">
                                <w:rPr>
                                  <w:b/>
                                  <w:bCs/>
                                </w:rPr>
                                <w:t xml:space="preserve">Fig </w:t>
                              </w:r>
                              <w:r w:rsidR="007F26D7">
                                <w:rPr>
                                  <w:b/>
                                  <w:bCs/>
                                </w:rPr>
                                <w:t>2</w:t>
                              </w:r>
                              <w:r>
                                <w:t xml:space="preserve">. </w:t>
                              </w:r>
                              <w:r w:rsidRPr="0077515D">
                                <w:rPr>
                                  <w:sz w:val="20"/>
                                  <w:szCs w:val="20"/>
                                </w:rPr>
                                <w:t xml:space="preserve">Time Series analysis of </w:t>
                              </w:r>
                              <w:r w:rsidR="008302E9" w:rsidRPr="0077515D">
                                <w:rPr>
                                  <w:sz w:val="20"/>
                                  <w:szCs w:val="20"/>
                                </w:rPr>
                                <w:t xml:space="preserve">Log above ground biomass </w:t>
                              </w:r>
                              <w:r w:rsidR="009A031E" w:rsidRPr="0077515D">
                                <w:rPr>
                                  <w:sz w:val="20"/>
                                  <w:szCs w:val="20"/>
                                </w:rPr>
                                <w:t xml:space="preserve">by study </w:t>
                              </w:r>
                              <w:r w:rsidR="00042415" w:rsidRPr="0077515D">
                                <w:rPr>
                                  <w:sz w:val="20"/>
                                  <w:szCs w:val="20"/>
                                </w:rPr>
                                <w:t>year summed</w:t>
                              </w:r>
                              <w:r w:rsidR="008302E9" w:rsidRPr="0077515D">
                                <w:rPr>
                                  <w:sz w:val="20"/>
                                  <w:szCs w:val="20"/>
                                </w:rPr>
                                <w:t xml:space="preserve"> by photosynthetic pathway</w:t>
                              </w:r>
                              <w:r w:rsidR="009A031E" w:rsidRPr="0077515D">
                                <w:rPr>
                                  <w:sz w:val="20"/>
                                  <w:szCs w:val="20"/>
                                </w:rPr>
                                <w:t xml:space="preserve">. C3 plants are in </w:t>
                              </w:r>
                              <w:r w:rsidR="00042415" w:rsidRPr="0077515D">
                                <w:rPr>
                                  <w:sz w:val="20"/>
                                  <w:szCs w:val="20"/>
                                </w:rPr>
                                <w:t>solid lines and C4 plants are in dashed lines. Comparison of annual or perennial life history strategy is provided.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00EC14E3" id="Group 2" o:spid="_x0000_s1026" style="position:absolute;left:0;text-align:left;margin-left:0;margin-top:4.1pt;width:6in;height:319.1pt;z-index:251661824;mso-position-horizontal:center;mso-position-horizontal-relative:margin;mso-width-relative:margin;mso-height-relative:margin" coordsize="59436,5062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1" o:spid="_x0000_s1027" type="#_x0000_t75" alt="Chart, line chart&#10;&#10;Description automatically generated" style="position:absolute;width:59436;height:4274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">
                  <v:imagedata r:id="rId10" o:title="Chart, line chart&#10;&#10;Description automatically generated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2" o:spid="_x0000_s1028" type="#_x0000_t202" style="position:absolute;left:190;top:43148;width:59004;height:747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" stroked="f">
                  <v:textbox>
                    <w:txbxContent>
                      <w:p w14:paraId="23F112EE" w14:textId="44E3FE5F" w:rsidR="00E25B8B" w:rsidRDefault="00E25B8B">
                        <w:r w:rsidRPr="00042415">
                          <w:rPr>
                            <w:b/>
                            <w:bCs/>
                          </w:rPr>
                          <w:t xml:space="preserve">Fig </w:t>
                        </w:r>
                        <w:r w:rsidR="007F26D7">
                          <w:rPr>
                            <w:b/>
                            <w:bCs/>
                          </w:rPr>
                          <w:t>2</w:t>
                        </w:r>
                        <w:r>
                          <w:t xml:space="preserve">. </w:t>
                        </w:r>
                        <w:r w:rsidRPr="0077515D">
                          <w:rPr>
                            <w:sz w:val="20"/>
                            <w:szCs w:val="20"/>
                          </w:rPr>
                          <w:t xml:space="preserve">Time Series analysis of </w:t>
                        </w:r>
                        <w:r w:rsidR="008302E9" w:rsidRPr="0077515D">
                          <w:rPr>
                            <w:sz w:val="20"/>
                            <w:szCs w:val="20"/>
                          </w:rPr>
                          <w:t xml:space="preserve">Log above ground biomass </w:t>
                        </w:r>
                        <w:r w:rsidR="009A031E" w:rsidRPr="0077515D">
                          <w:rPr>
                            <w:sz w:val="20"/>
                            <w:szCs w:val="20"/>
                          </w:rPr>
                          <w:t xml:space="preserve">by study </w:t>
                        </w:r>
                        <w:r w:rsidR="00042415" w:rsidRPr="0077515D">
                          <w:rPr>
                            <w:sz w:val="20"/>
                            <w:szCs w:val="20"/>
                          </w:rPr>
                          <w:t>year summed</w:t>
                        </w:r>
                        <w:r w:rsidR="008302E9" w:rsidRPr="0077515D">
                          <w:rPr>
                            <w:sz w:val="20"/>
                            <w:szCs w:val="20"/>
                          </w:rPr>
                          <w:t xml:space="preserve"> by photosynthetic pathway</w:t>
                        </w:r>
                        <w:r w:rsidR="009A031E" w:rsidRPr="0077515D">
                          <w:rPr>
                            <w:sz w:val="20"/>
                            <w:szCs w:val="20"/>
                          </w:rPr>
                          <w:t xml:space="preserve">. C3 plants are in </w:t>
                        </w:r>
                        <w:r w:rsidR="00042415" w:rsidRPr="0077515D">
                          <w:rPr>
                            <w:sz w:val="20"/>
                            <w:szCs w:val="20"/>
                          </w:rPr>
                          <w:t>solid lines and C4 plants are in dashed lines. Comparison of annual or perennial life history strategy is provided.</w:t>
                        </w:r>
                      </w:p>
                    </w:txbxContent>
                  </v:textbox>
                </v:shape>
                <w10:wrap type="topAndBottom" anchorx="margin"/>
              </v:group>
            </w:pict>
          </mc:Fallback>
        </mc:AlternateContent>
      </w:r>
      <w:r w:rsidR="00CB0465">
        <w:t>pathway</w:t>
      </w:r>
      <w:r w:rsidR="00557DC6">
        <w:t xml:space="preserve">, and study year. </w:t>
      </w:r>
      <w:r w:rsidR="0091474C">
        <w:t>However, o</w:t>
      </w:r>
      <w:r w:rsidR="00557DC6">
        <w:t xml:space="preserve">ur analysis did show that between treatment effects did have a significant </w:t>
      </w:r>
      <w:r w:rsidR="00557DC6">
        <w:lastRenderedPageBreak/>
        <w:t xml:space="preserve">interaction with both photosynthetic pathway and life history strategy combined </w:t>
      </w:r>
      <w:r w:rsidR="00557DC6" w:rsidRPr="00DF780C">
        <w:t>(</w:t>
      </w:r>
      <w:r w:rsidR="00557DC6" w:rsidRPr="0044200A">
        <w:t>X</w:t>
      </w:r>
      <w:r w:rsidR="00557DC6" w:rsidRPr="00042415">
        <w:rPr>
          <w:vertAlign w:val="superscript"/>
        </w:rPr>
        <w:t>2</w:t>
      </w:r>
      <w:r w:rsidR="00557DC6" w:rsidRPr="0044200A">
        <w:t xml:space="preserve">= </w:t>
      </w:r>
      <w:r w:rsidR="001A3F0D" w:rsidRPr="001A3F0D">
        <w:t>5.1963</w:t>
      </w:r>
      <w:r w:rsidR="00557DC6" w:rsidRPr="0044200A">
        <w:t xml:space="preserve">, </w:t>
      </w:r>
      <w:proofErr w:type="spellStart"/>
      <w:r w:rsidR="00557DC6" w:rsidRPr="0044200A">
        <w:t>df</w:t>
      </w:r>
      <w:proofErr w:type="spellEnd"/>
      <w:r w:rsidR="00557DC6" w:rsidRPr="0044200A">
        <w:t xml:space="preserve"> = </w:t>
      </w:r>
      <w:r w:rsidR="00557DC6">
        <w:t>1</w:t>
      </w:r>
      <w:r w:rsidR="00557DC6" w:rsidRPr="0044200A">
        <w:t>, P</w:t>
      </w:r>
      <w:r w:rsidR="00250CEE">
        <w:t xml:space="preserve"> = </w:t>
      </w:r>
      <w:r w:rsidR="00250CEE" w:rsidRPr="00250CEE">
        <w:t>0.02</w:t>
      </w:r>
      <w:r w:rsidR="00250CEE">
        <w:t>3</w:t>
      </w:r>
      <w:r w:rsidR="00557DC6">
        <w:t>)</w:t>
      </w:r>
      <w:r w:rsidR="00394194">
        <w:t>.</w:t>
      </w:r>
    </w:p>
    <w:p w14:paraId="390BD865" w14:textId="0B915E41" w:rsidR="00657FC8" w:rsidRDefault="00657FC8" w:rsidP="00434185">
      <w:pPr>
        <w:spacing w:line="480" w:lineRule="auto"/>
        <w:rPr>
          <w:b/>
          <w:bCs/>
        </w:rPr>
      </w:pPr>
      <w:r w:rsidRPr="00657FC8">
        <w:rPr>
          <w:b/>
          <w:bCs/>
        </w:rPr>
        <w:t>Discussion:</w:t>
      </w:r>
    </w:p>
    <w:p w14:paraId="05861501" w14:textId="5C31D0EC" w:rsidR="00434185" w:rsidRDefault="00587470" w:rsidP="00434185">
      <w:pPr>
        <w:spacing w:line="480" w:lineRule="auto"/>
      </w:pPr>
      <w:r>
        <w:rPr>
          <w:b/>
          <w:bCs/>
        </w:rPr>
        <w:tab/>
      </w:r>
      <w:r w:rsidR="002B2535" w:rsidRPr="0061582B">
        <w:t>Unsurprisingly, Nitrogen addition</w:t>
      </w:r>
      <w:r w:rsidR="00D85AAA" w:rsidRPr="0061582B">
        <w:t xml:space="preserve"> </w:t>
      </w:r>
      <w:r w:rsidR="0061582B" w:rsidRPr="0061582B">
        <w:t>led</w:t>
      </w:r>
      <w:r w:rsidR="00D85AAA" w:rsidRPr="0061582B">
        <w:t xml:space="preserve"> to an increase in total biomass</w:t>
      </w:r>
      <w:r w:rsidR="00136298">
        <w:t>,</w:t>
      </w:r>
      <w:r w:rsidR="00D85AAA" w:rsidRPr="0061582B">
        <w:t xml:space="preserve"> following </w:t>
      </w:r>
      <w:r w:rsidR="006866A9" w:rsidRPr="0061582B">
        <w:t>trends</w:t>
      </w:r>
      <w:r w:rsidR="00D85AAA" w:rsidRPr="0061582B">
        <w:t xml:space="preserve"> found in the literature </w:t>
      </w:r>
      <w:r w:rsidR="00307AF2">
        <w:fldChar w:fldCharType="begin"/>
      </w:r>
      <w:r w:rsidR="00007B83">
        <w:instrText xml:space="preserve"> ADDIN ZOTERO_ITEM CSL_CITATION {"citationID":"6HIewN2S","properties":{"formattedCitation":"(LeBauer &amp; Treseder, 2008)","plainCitation":"(LeBauer &amp; Treseder, 2008)","noteIndex":0},"citationItems":[{"id":76,"uris":["http://zotero.org/users/8606011/items/Q8XLW3TG"],"itemData":{"id":76,"type":"article-journal","container-title":"Ecology","DOI":"10.1890/06-2057.1","ISSN":"0012-9658","issue":"2","journalAbbreviation":"Ecology","language":"en","page":"371-379","source":"DOI.org (Crossref)","title":"NITROGEN LIMITATION OF NET PRIMARY PRODUCTIVITY IN TERRESTRIAL ECOSYSTEMS IS GLOBALLY DISTRIBUTED","volume":"89","author":[{"family":"LeBauer","given":"David S."},{"family":"Treseder","given":"Kathleen K."}],"issued":{"date-parts":[["2008",2]]}}}],"schema":"https://github.com/citation-style-language/schema/raw/master/csl-citation.json"} </w:instrText>
      </w:r>
      <w:r w:rsidR="00307AF2">
        <w:fldChar w:fldCharType="separate"/>
      </w:r>
      <w:r w:rsidR="00007B83" w:rsidRPr="00007B83">
        <w:rPr>
          <w:rFonts w:ascii="Calibri" w:hAnsi="Calibri" w:cs="Calibri"/>
        </w:rPr>
        <w:t>(</w:t>
      </w:r>
      <w:proofErr w:type="spellStart"/>
      <w:r w:rsidR="00007B83" w:rsidRPr="00007B83">
        <w:rPr>
          <w:rFonts w:ascii="Calibri" w:hAnsi="Calibri" w:cs="Calibri"/>
        </w:rPr>
        <w:t>LeBauer</w:t>
      </w:r>
      <w:proofErr w:type="spellEnd"/>
      <w:r w:rsidR="00007B83" w:rsidRPr="00007B83">
        <w:rPr>
          <w:rFonts w:ascii="Calibri" w:hAnsi="Calibri" w:cs="Calibri"/>
        </w:rPr>
        <w:t xml:space="preserve"> &amp; </w:t>
      </w:r>
      <w:proofErr w:type="spellStart"/>
      <w:r w:rsidR="00007B83" w:rsidRPr="00007B83">
        <w:rPr>
          <w:rFonts w:ascii="Calibri" w:hAnsi="Calibri" w:cs="Calibri"/>
        </w:rPr>
        <w:t>Treseder</w:t>
      </w:r>
      <w:proofErr w:type="spellEnd"/>
      <w:r w:rsidR="00007B83" w:rsidRPr="00007B83">
        <w:rPr>
          <w:rFonts w:ascii="Calibri" w:hAnsi="Calibri" w:cs="Calibri"/>
        </w:rPr>
        <w:t>, 2008)</w:t>
      </w:r>
      <w:r w:rsidR="00307AF2">
        <w:fldChar w:fldCharType="end"/>
      </w:r>
      <w:r w:rsidR="00D85AAA" w:rsidRPr="0061582B">
        <w:t xml:space="preserve">. </w:t>
      </w:r>
      <w:r w:rsidR="00FB16C3" w:rsidRPr="0061582B">
        <w:t xml:space="preserve">This experimental response is common in </w:t>
      </w:r>
      <w:r w:rsidR="0061582B" w:rsidRPr="0061582B">
        <w:t>semiarid grasslands where Nitrogen is a limiting nutrient</w:t>
      </w:r>
      <w:r w:rsidR="0061582B">
        <w:t xml:space="preserve"> </w:t>
      </w:r>
      <w:r w:rsidR="005266C7">
        <w:fldChar w:fldCharType="begin"/>
      </w:r>
      <w:r w:rsidR="005266C7">
        <w:instrText xml:space="preserve"> ADDIN ZOTERO_ITEM CSL_CITATION {"citationID":"78YpA2iZ","properties":{"formattedCitation":"(Dijkstra {\\i{}et al.}, 2010)","plainCitation":"(Dijkstra et al., 2010)","noteIndex":0},"citationItems":[{"id":78,"uris":["http://zotero.org/users/8606011/items/BFN3DU56"],"itemData":{"id":78,"type":"article-journal","container-title":"New Phytologist","DOI":"10.1111/j.1469-8137.2010.03293.x","ISSN":"0028-646X, 1469-8137","issue":"2","journalAbbreviation":"New Phytologist","language":"en","page":"426-437","source":"DOI.org (Crossref)","title":"Contrasting effects of elevated CO &lt;sub&gt;2&lt;/sub&gt; and warming on nitrogen cycling in a semiarid grassland","volume":"187","author":[{"family":"Dijkstra","given":"Feike A."},{"family":"Blumenthal","given":"Dana"},{"family":"Morgan","given":"Jack A."},{"family":"Pendall","given":"Elise"},{"family":"Carrillo","given":"Yolima"},{"family":"Follett","given":"Ronald F."}],"issued":{"date-parts":[["2010",7]]}}}],"schema":"https://github.com/citation-style-language/schema/raw/master/csl-citation.json"} </w:instrText>
      </w:r>
      <w:r w:rsidR="005266C7">
        <w:fldChar w:fldCharType="separate"/>
      </w:r>
      <w:r w:rsidR="005266C7" w:rsidRPr="005266C7">
        <w:rPr>
          <w:rFonts w:ascii="Calibri" w:hAnsi="Calibri" w:cs="Calibri"/>
          <w:szCs w:val="24"/>
        </w:rPr>
        <w:t xml:space="preserve">(Dijkstra </w:t>
      </w:r>
      <w:r w:rsidR="005266C7" w:rsidRPr="005266C7">
        <w:rPr>
          <w:rFonts w:ascii="Calibri" w:hAnsi="Calibri" w:cs="Calibri"/>
          <w:i/>
          <w:iCs/>
          <w:szCs w:val="24"/>
        </w:rPr>
        <w:t>et al.</w:t>
      </w:r>
      <w:r w:rsidR="005266C7" w:rsidRPr="005266C7">
        <w:rPr>
          <w:rFonts w:ascii="Calibri" w:hAnsi="Calibri" w:cs="Calibri"/>
          <w:szCs w:val="24"/>
        </w:rPr>
        <w:t>, 2010)</w:t>
      </w:r>
      <w:r w:rsidR="005266C7">
        <w:fldChar w:fldCharType="end"/>
      </w:r>
      <w:r w:rsidR="0061582B" w:rsidRPr="0061582B">
        <w:t xml:space="preserve">. </w:t>
      </w:r>
      <w:r w:rsidR="00BC3A31">
        <w:t xml:space="preserve">While we were unable to assess </w:t>
      </w:r>
      <w:r w:rsidR="00136298">
        <w:t>precipitation trends</w:t>
      </w:r>
      <w:r w:rsidR="00BC3A31">
        <w:t xml:space="preserve"> in our experiment</w:t>
      </w:r>
      <w:r w:rsidR="00AF7F3D">
        <w:t xml:space="preserve">, </w:t>
      </w:r>
      <w:r w:rsidR="00307AF2">
        <w:fldChar w:fldCharType="begin"/>
      </w:r>
      <w:r w:rsidR="00307AF2">
        <w:instrText xml:space="preserve"> ADDIN ZOTERO_ITEM CSL_CITATION {"citationID":"9SW4O6Hf","properties":{"formattedCitation":"(Ladwig {\\i{}et al.}, 2012)","plainCitation":"(Ladwig et al., 2012)","noteIndex":0},"citationItems":[{"id":74,"uris":["http://zotero.org/users/8606011/items/9SZBVJN6"],"itemData":{"id":74,"type":"article-journal","container-title":"Oecologia","DOI":"10.1007/s00442-011-2173-z","ISSN":"0029-8549, 1432-1939","issue":"1","journalAbbreviation":"Oecologia","language":"en","page":"177-185","source":"DOI.org (Crossref)","title":"Above- and belowground responses to nitrogen addition in a Chihuahuan Desert grassland","volume":"169","author":[{"family":"Ladwig","given":"Laura M."},{"family":"Collins","given":"Scott L."},{"family":"Swann","given":"Amaris L."},{"family":"Xia","given":"Yang"},{"family":"Allen","given":"Michael F."},{"family":"Allen","given":"Edith B."}],"issued":{"date-parts":[["2012",5]]}}}],"schema":"https://github.com/citation-style-language/schema/raw/master/csl-citation.json"} </w:instrText>
      </w:r>
      <w:r w:rsidR="00307AF2">
        <w:fldChar w:fldCharType="separate"/>
      </w:r>
      <w:r w:rsidR="00307AF2" w:rsidRPr="00307AF2">
        <w:rPr>
          <w:rFonts w:ascii="Calibri" w:hAnsi="Calibri" w:cs="Calibri"/>
          <w:szCs w:val="24"/>
        </w:rPr>
        <w:t>(</w:t>
      </w:r>
      <w:proofErr w:type="spellStart"/>
      <w:r w:rsidR="00307AF2" w:rsidRPr="00307AF2">
        <w:rPr>
          <w:rFonts w:ascii="Calibri" w:hAnsi="Calibri" w:cs="Calibri"/>
          <w:szCs w:val="24"/>
        </w:rPr>
        <w:t>Ladwig</w:t>
      </w:r>
      <w:proofErr w:type="spellEnd"/>
      <w:r w:rsidR="00307AF2" w:rsidRPr="00307AF2">
        <w:rPr>
          <w:rFonts w:ascii="Calibri" w:hAnsi="Calibri" w:cs="Calibri"/>
          <w:szCs w:val="24"/>
        </w:rPr>
        <w:t xml:space="preserve"> </w:t>
      </w:r>
      <w:r w:rsidR="00307AF2" w:rsidRPr="00307AF2">
        <w:rPr>
          <w:rFonts w:ascii="Calibri" w:hAnsi="Calibri" w:cs="Calibri"/>
          <w:i/>
          <w:iCs/>
          <w:szCs w:val="24"/>
        </w:rPr>
        <w:t>et al.</w:t>
      </w:r>
      <w:r w:rsidR="00307AF2" w:rsidRPr="00307AF2">
        <w:rPr>
          <w:rFonts w:ascii="Calibri" w:hAnsi="Calibri" w:cs="Calibri"/>
          <w:szCs w:val="24"/>
        </w:rPr>
        <w:t>, 2012)</w:t>
      </w:r>
      <w:r w:rsidR="00307AF2">
        <w:fldChar w:fldCharType="end"/>
      </w:r>
      <w:r w:rsidR="00136298">
        <w:t>,</w:t>
      </w:r>
      <w:r w:rsidR="00307AF2">
        <w:t xml:space="preserve"> </w:t>
      </w:r>
      <w:r w:rsidR="00BB528D">
        <w:t>found</w:t>
      </w:r>
      <w:r w:rsidR="009F2968">
        <w:t xml:space="preserve"> above</w:t>
      </w:r>
      <w:r w:rsidR="00002279">
        <w:t>-</w:t>
      </w:r>
      <w:r w:rsidR="009F2968">
        <w:t>ground biomass production to be linked to seasonal precipitation. This trend, tied with the known</w:t>
      </w:r>
      <w:r w:rsidR="0051075F">
        <w:t xml:space="preserve"> water use efficiency of C4 plants</w:t>
      </w:r>
      <w:r w:rsidR="00136298">
        <w:t>,</w:t>
      </w:r>
      <w:r w:rsidR="0051075F">
        <w:t xml:space="preserve"> may explain our finding of C4 plants having a significant response to</w:t>
      </w:r>
      <w:r w:rsidR="00AF7F3D">
        <w:t xml:space="preserve"> </w:t>
      </w:r>
      <w:r w:rsidR="008410FF">
        <w:t>Nitrogen addition</w:t>
      </w:r>
      <w:r w:rsidR="00226337">
        <w:t xml:space="preserve">, however, our study </w:t>
      </w:r>
      <w:r w:rsidR="008804B2">
        <w:t xml:space="preserve">does not include seasonal </w:t>
      </w:r>
      <w:r w:rsidR="0013756F">
        <w:t>precipitation</w:t>
      </w:r>
      <w:r w:rsidR="00855C63">
        <w:t xml:space="preserve"> and thus cannot confirm or deny the findings of</w:t>
      </w:r>
      <w:r w:rsidR="00426214">
        <w:t xml:space="preserve"> </w:t>
      </w:r>
      <w:proofErr w:type="spellStart"/>
      <w:r w:rsidR="00AE3203">
        <w:t>L</w:t>
      </w:r>
      <w:r w:rsidR="00426214">
        <w:t>adwig</w:t>
      </w:r>
      <w:proofErr w:type="spellEnd"/>
      <w:r w:rsidR="00426214">
        <w:t xml:space="preserve"> et al. 201</w:t>
      </w:r>
      <w:r w:rsidR="00307AF2">
        <w:t>2</w:t>
      </w:r>
      <w:r w:rsidR="00855C63">
        <w:t xml:space="preserve">. </w:t>
      </w:r>
    </w:p>
    <w:p w14:paraId="71B6D402" w14:textId="0E14C8B9" w:rsidR="0013756F" w:rsidRDefault="0013756F" w:rsidP="00434185">
      <w:pPr>
        <w:spacing w:line="480" w:lineRule="auto"/>
      </w:pPr>
      <w:r>
        <w:tab/>
        <w:t xml:space="preserve">While we did </w:t>
      </w:r>
      <w:r w:rsidR="00B410AF">
        <w:t xml:space="preserve">not </w:t>
      </w:r>
      <w:r>
        <w:t xml:space="preserve">see a </w:t>
      </w:r>
      <w:r w:rsidR="00B410AF">
        <w:t xml:space="preserve">significant interaction between treatments and biomass per year when </w:t>
      </w:r>
      <w:r w:rsidR="003D7EEC">
        <w:t xml:space="preserve">separating by life history strategy, we did find a significant difference between </w:t>
      </w:r>
      <w:r w:rsidR="00D63EB7">
        <w:t>strategies</w:t>
      </w:r>
      <w:r w:rsidR="003D7EEC">
        <w:t xml:space="preserve"> without </w:t>
      </w:r>
      <w:r w:rsidR="00D63EB7">
        <w:t xml:space="preserve">accounting for time. Further analysis of these mechanisms is required but was out of the scope of our study. </w:t>
      </w:r>
      <w:r w:rsidR="0090307F">
        <w:t>However, through the eye test, annual, and perennial plants responded similarly to treatment effects. However, they</w:t>
      </w:r>
      <w:r w:rsidR="00AC44D2">
        <w:t xml:space="preserve"> showed </w:t>
      </w:r>
      <w:r w:rsidR="00B82672">
        <w:t>differen</w:t>
      </w:r>
      <w:r w:rsidR="00122EC3">
        <w:t>ces in</w:t>
      </w:r>
      <w:r w:rsidR="00B82672">
        <w:t xml:space="preserve"> </w:t>
      </w:r>
      <w:r w:rsidR="00122EC3">
        <w:t>their above</w:t>
      </w:r>
      <w:r w:rsidR="00002279">
        <w:t>-</w:t>
      </w:r>
      <w:r w:rsidR="00122EC3">
        <w:t>ground biomass fluctuations when separated into the two photosynthetic pathways analyzed in this study</w:t>
      </w:r>
      <w:r w:rsidR="0090307F">
        <w:t>.</w:t>
      </w:r>
      <w:r w:rsidR="00184BD2">
        <w:t xml:space="preserve"> </w:t>
      </w:r>
      <w:r w:rsidR="0090307F">
        <w:t xml:space="preserve">This </w:t>
      </w:r>
      <w:r w:rsidR="00184BD2">
        <w:t>suggest</w:t>
      </w:r>
      <w:r w:rsidR="0090307F">
        <w:t>s</w:t>
      </w:r>
      <w:r w:rsidR="00184BD2">
        <w:t xml:space="preserve"> that </w:t>
      </w:r>
      <w:r w:rsidR="00D80D9E">
        <w:t>the life history strategy alone is insufficient to address</w:t>
      </w:r>
      <w:r w:rsidR="00184BD2">
        <w:t xml:space="preserve"> the differences between</w:t>
      </w:r>
      <w:r w:rsidR="005F7F70">
        <w:t xml:space="preserve"> plant group responses to nitrogen addition</w:t>
      </w:r>
      <w:r w:rsidR="00122EC3">
        <w:t xml:space="preserve">. </w:t>
      </w:r>
    </w:p>
    <w:p w14:paraId="7BAA5EAD" w14:textId="1B63223A" w:rsidR="005F7F70" w:rsidRDefault="00122EC3" w:rsidP="00434185">
      <w:pPr>
        <w:spacing w:line="480" w:lineRule="auto"/>
      </w:pPr>
      <w:r>
        <w:tab/>
        <w:t>In the future, the inclusion of environmental variables like precipitation</w:t>
      </w:r>
      <w:r w:rsidR="00932A84">
        <w:t xml:space="preserve"> or</w:t>
      </w:r>
      <w:r>
        <w:t xml:space="preserve"> temperature</w:t>
      </w:r>
      <w:r w:rsidR="00932A84">
        <w:t xml:space="preserve"> might explain these fluctuations and provide further context for the findings presented in our analysis.</w:t>
      </w:r>
    </w:p>
    <w:p w14:paraId="40844762" w14:textId="081F4CD2" w:rsidR="005F7F70" w:rsidRDefault="00532ADC" w:rsidP="00434185">
      <w:pPr>
        <w:spacing w:line="480" w:lineRule="auto"/>
        <w:rPr>
          <w:b/>
          <w:bCs/>
        </w:rPr>
      </w:pPr>
      <w:r w:rsidRPr="00532ADC">
        <w:rPr>
          <w:b/>
          <w:bCs/>
        </w:rPr>
        <w:t>References:</w:t>
      </w:r>
    </w:p>
    <w:p w14:paraId="01AA6450" w14:textId="77777777" w:rsidR="00532ADC" w:rsidRPr="00532ADC" w:rsidRDefault="00532ADC" w:rsidP="00532ADC">
      <w:pPr>
        <w:pStyle w:val="Bibliography"/>
        <w:rPr>
          <w:rFonts w:ascii="Calibri" w:hAnsi="Calibri" w:cs="Calibri"/>
        </w:rPr>
      </w:pPr>
      <w:r>
        <w:lastRenderedPageBreak/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532ADC">
        <w:rPr>
          <w:rFonts w:ascii="Calibri" w:hAnsi="Calibri" w:cs="Calibri"/>
        </w:rPr>
        <w:t xml:space="preserve">Dijkstra FA, Blumenthal D, Morgan JA, </w:t>
      </w:r>
      <w:proofErr w:type="spellStart"/>
      <w:r w:rsidRPr="00532ADC">
        <w:rPr>
          <w:rFonts w:ascii="Calibri" w:hAnsi="Calibri" w:cs="Calibri"/>
        </w:rPr>
        <w:t>Pendall</w:t>
      </w:r>
      <w:proofErr w:type="spellEnd"/>
      <w:r w:rsidRPr="00532ADC">
        <w:rPr>
          <w:rFonts w:ascii="Calibri" w:hAnsi="Calibri" w:cs="Calibri"/>
        </w:rPr>
        <w:t xml:space="preserve"> E, Carrillo Y, Follett RF. 2010. Contrasting effects of elevated CO </w:t>
      </w:r>
      <w:r w:rsidRPr="00532ADC">
        <w:rPr>
          <w:rFonts w:ascii="Calibri" w:hAnsi="Calibri" w:cs="Calibri"/>
          <w:vertAlign w:val="subscript"/>
        </w:rPr>
        <w:t>2</w:t>
      </w:r>
      <w:r w:rsidRPr="00532ADC">
        <w:rPr>
          <w:rFonts w:ascii="Calibri" w:hAnsi="Calibri" w:cs="Calibri"/>
        </w:rPr>
        <w:t xml:space="preserve"> and warming on nitrogen cycling in a semiarid grassland. </w:t>
      </w:r>
      <w:r w:rsidRPr="00532ADC">
        <w:rPr>
          <w:rFonts w:ascii="Calibri" w:hAnsi="Calibri" w:cs="Calibri"/>
          <w:i/>
          <w:iCs/>
        </w:rPr>
        <w:t>New Phytologist</w:t>
      </w:r>
      <w:r w:rsidRPr="00532ADC">
        <w:rPr>
          <w:rFonts w:ascii="Calibri" w:hAnsi="Calibri" w:cs="Calibri"/>
        </w:rPr>
        <w:t xml:space="preserve"> 187: 426–437.</w:t>
      </w:r>
    </w:p>
    <w:p w14:paraId="00D70105" w14:textId="77777777" w:rsidR="00532ADC" w:rsidRPr="00532ADC" w:rsidRDefault="00532ADC" w:rsidP="00532ADC">
      <w:pPr>
        <w:pStyle w:val="Bibliography"/>
        <w:rPr>
          <w:rFonts w:ascii="Calibri" w:hAnsi="Calibri" w:cs="Calibri"/>
        </w:rPr>
      </w:pPr>
      <w:proofErr w:type="spellStart"/>
      <w:r w:rsidRPr="00532ADC">
        <w:rPr>
          <w:rFonts w:ascii="Calibri" w:hAnsi="Calibri" w:cs="Calibri"/>
        </w:rPr>
        <w:t>Ladwig</w:t>
      </w:r>
      <w:proofErr w:type="spellEnd"/>
      <w:r w:rsidRPr="00532ADC">
        <w:rPr>
          <w:rFonts w:ascii="Calibri" w:hAnsi="Calibri" w:cs="Calibri"/>
        </w:rPr>
        <w:t xml:space="preserve"> LM, Collins SL, Swann AL, Xia Y, Allen MF, Allen EB. 2012. Above- and belowground responses to nitrogen addition in a Chihuahuan Desert grassland. </w:t>
      </w:r>
      <w:proofErr w:type="spellStart"/>
      <w:r w:rsidRPr="00532ADC">
        <w:rPr>
          <w:rFonts w:ascii="Calibri" w:hAnsi="Calibri" w:cs="Calibri"/>
          <w:i/>
          <w:iCs/>
        </w:rPr>
        <w:t>Oecologia</w:t>
      </w:r>
      <w:proofErr w:type="spellEnd"/>
      <w:r w:rsidRPr="00532ADC">
        <w:rPr>
          <w:rFonts w:ascii="Calibri" w:hAnsi="Calibri" w:cs="Calibri"/>
        </w:rPr>
        <w:t xml:space="preserve"> 169: 177–185.</w:t>
      </w:r>
    </w:p>
    <w:p w14:paraId="534ED9E2" w14:textId="77777777" w:rsidR="00532ADC" w:rsidRPr="00532ADC" w:rsidRDefault="00532ADC" w:rsidP="00532ADC">
      <w:pPr>
        <w:pStyle w:val="Bibliography"/>
        <w:rPr>
          <w:rFonts w:ascii="Calibri" w:hAnsi="Calibri" w:cs="Calibri"/>
        </w:rPr>
      </w:pPr>
      <w:proofErr w:type="spellStart"/>
      <w:r w:rsidRPr="00532ADC">
        <w:rPr>
          <w:rFonts w:ascii="Calibri" w:hAnsi="Calibri" w:cs="Calibri"/>
        </w:rPr>
        <w:t>LeBauer</w:t>
      </w:r>
      <w:proofErr w:type="spellEnd"/>
      <w:r w:rsidRPr="00532ADC">
        <w:rPr>
          <w:rFonts w:ascii="Calibri" w:hAnsi="Calibri" w:cs="Calibri"/>
        </w:rPr>
        <w:t xml:space="preserve"> DS, </w:t>
      </w:r>
      <w:proofErr w:type="spellStart"/>
      <w:r w:rsidRPr="00532ADC">
        <w:rPr>
          <w:rFonts w:ascii="Calibri" w:hAnsi="Calibri" w:cs="Calibri"/>
        </w:rPr>
        <w:t>Treseder</w:t>
      </w:r>
      <w:proofErr w:type="spellEnd"/>
      <w:r w:rsidRPr="00532ADC">
        <w:rPr>
          <w:rFonts w:ascii="Calibri" w:hAnsi="Calibri" w:cs="Calibri"/>
        </w:rPr>
        <w:t xml:space="preserve"> KK. 2008. NITROGEN LIMITATION OF NET PRIMARY PRODUCTIVITY IN TERRESTRIAL ECOSYSTEMS IS GLOBALLY DISTRIBUTED. </w:t>
      </w:r>
      <w:r w:rsidRPr="00532ADC">
        <w:rPr>
          <w:rFonts w:ascii="Calibri" w:hAnsi="Calibri" w:cs="Calibri"/>
          <w:i/>
          <w:iCs/>
        </w:rPr>
        <w:t>Ecology</w:t>
      </w:r>
      <w:r w:rsidRPr="00532ADC">
        <w:rPr>
          <w:rFonts w:ascii="Calibri" w:hAnsi="Calibri" w:cs="Calibri"/>
        </w:rPr>
        <w:t xml:space="preserve"> 89: 371–379.</w:t>
      </w:r>
    </w:p>
    <w:p w14:paraId="33D2C179" w14:textId="05E4FBAB" w:rsidR="00532ADC" w:rsidRPr="00532ADC" w:rsidRDefault="00532ADC" w:rsidP="00434185">
      <w:pPr>
        <w:spacing w:line="480" w:lineRule="auto"/>
        <w:rPr>
          <w:b/>
          <w:bCs/>
        </w:rPr>
      </w:pPr>
      <w:r>
        <w:rPr>
          <w:b/>
          <w:bCs/>
        </w:rPr>
        <w:fldChar w:fldCharType="end"/>
      </w:r>
    </w:p>
    <w:p w14:paraId="68CB3272" w14:textId="6582BB93" w:rsidR="00657FC8" w:rsidRDefault="00657FC8" w:rsidP="00434185">
      <w:pPr>
        <w:spacing w:line="480" w:lineRule="auto"/>
        <w:rPr>
          <w:b/>
          <w:bCs/>
        </w:rPr>
      </w:pPr>
      <w:r>
        <w:rPr>
          <w:b/>
          <w:bCs/>
        </w:rPr>
        <w:t xml:space="preserve">Supplemental Code and Data: </w:t>
      </w:r>
    </w:p>
    <w:p w14:paraId="6362DD34" w14:textId="38033705" w:rsidR="00332709" w:rsidRPr="00332709" w:rsidRDefault="00332709" w:rsidP="00434185">
      <w:pPr>
        <w:spacing w:line="480" w:lineRule="auto"/>
      </w:pPr>
      <w:r w:rsidRPr="00332709">
        <w:t xml:space="preserve">Included in </w:t>
      </w:r>
      <w:r w:rsidR="00D80D9E">
        <w:t xml:space="preserve">the </w:t>
      </w:r>
      <w:r w:rsidRPr="00332709">
        <w:t>attached files</w:t>
      </w:r>
      <w:r w:rsidR="00D80D9E">
        <w:t>.</w:t>
      </w:r>
    </w:p>
    <w:p w14:paraId="70CA314E" w14:textId="77777777" w:rsidR="00532ADC" w:rsidRPr="00657FC8" w:rsidRDefault="00532ADC" w:rsidP="00434185">
      <w:pPr>
        <w:spacing w:line="480" w:lineRule="auto"/>
        <w:rPr>
          <w:b/>
          <w:bCs/>
        </w:rPr>
      </w:pPr>
    </w:p>
    <w:sectPr w:rsidR="00532ADC" w:rsidRPr="00657FC8" w:rsidSect="00434185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D1F5079"/>
    <w:multiLevelType w:val="hybridMultilevel"/>
    <w:tmpl w:val="FA7AE066"/>
    <w:lvl w:ilvl="0" w:tplc="E0BC4EF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32108463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NDMwszAxNDE3MDUBMpR0lIJTi4sz8/NACoxrAdyJOmQsAAAA"/>
  </w:docVars>
  <w:rsids>
    <w:rsidRoot w:val="00657FC8"/>
    <w:rsid w:val="00002279"/>
    <w:rsid w:val="00007B83"/>
    <w:rsid w:val="000146D5"/>
    <w:rsid w:val="000210A7"/>
    <w:rsid w:val="00042415"/>
    <w:rsid w:val="0005283F"/>
    <w:rsid w:val="00120058"/>
    <w:rsid w:val="00122EC3"/>
    <w:rsid w:val="001247F2"/>
    <w:rsid w:val="001312C2"/>
    <w:rsid w:val="00136298"/>
    <w:rsid w:val="0013756F"/>
    <w:rsid w:val="00160684"/>
    <w:rsid w:val="00184BD2"/>
    <w:rsid w:val="001A3F0D"/>
    <w:rsid w:val="001E1F9D"/>
    <w:rsid w:val="00224761"/>
    <w:rsid w:val="00226337"/>
    <w:rsid w:val="00250CEE"/>
    <w:rsid w:val="002A15B4"/>
    <w:rsid w:val="002A740E"/>
    <w:rsid w:val="002B2535"/>
    <w:rsid w:val="002B6A36"/>
    <w:rsid w:val="002D4B40"/>
    <w:rsid w:val="002D7EE8"/>
    <w:rsid w:val="002E445A"/>
    <w:rsid w:val="002F5A6E"/>
    <w:rsid w:val="00307AF2"/>
    <w:rsid w:val="00332709"/>
    <w:rsid w:val="00356839"/>
    <w:rsid w:val="00364839"/>
    <w:rsid w:val="00394194"/>
    <w:rsid w:val="003B6CB4"/>
    <w:rsid w:val="003D7EEC"/>
    <w:rsid w:val="00400C31"/>
    <w:rsid w:val="00414C2E"/>
    <w:rsid w:val="00426214"/>
    <w:rsid w:val="00434185"/>
    <w:rsid w:val="0044200A"/>
    <w:rsid w:val="0044450D"/>
    <w:rsid w:val="0047169B"/>
    <w:rsid w:val="00485053"/>
    <w:rsid w:val="0049335A"/>
    <w:rsid w:val="004A58EC"/>
    <w:rsid w:val="004C2A94"/>
    <w:rsid w:val="0051075F"/>
    <w:rsid w:val="005266C7"/>
    <w:rsid w:val="00532ADC"/>
    <w:rsid w:val="00536415"/>
    <w:rsid w:val="00557DC6"/>
    <w:rsid w:val="00570D9F"/>
    <w:rsid w:val="00582DAF"/>
    <w:rsid w:val="00587470"/>
    <w:rsid w:val="005D3691"/>
    <w:rsid w:val="005D3E7E"/>
    <w:rsid w:val="005F7F70"/>
    <w:rsid w:val="0061582B"/>
    <w:rsid w:val="00622C1E"/>
    <w:rsid w:val="00640FA7"/>
    <w:rsid w:val="00641EA5"/>
    <w:rsid w:val="00644DA3"/>
    <w:rsid w:val="0065454E"/>
    <w:rsid w:val="00657FC8"/>
    <w:rsid w:val="00671A43"/>
    <w:rsid w:val="00676D58"/>
    <w:rsid w:val="006866A9"/>
    <w:rsid w:val="00696D84"/>
    <w:rsid w:val="00696ECF"/>
    <w:rsid w:val="006A184B"/>
    <w:rsid w:val="006D2307"/>
    <w:rsid w:val="006D4583"/>
    <w:rsid w:val="006F1799"/>
    <w:rsid w:val="00702EB7"/>
    <w:rsid w:val="00731AE5"/>
    <w:rsid w:val="007466A5"/>
    <w:rsid w:val="0074688C"/>
    <w:rsid w:val="0077515D"/>
    <w:rsid w:val="00785F11"/>
    <w:rsid w:val="007A76B2"/>
    <w:rsid w:val="007F26D7"/>
    <w:rsid w:val="008302E9"/>
    <w:rsid w:val="008410FF"/>
    <w:rsid w:val="00855C63"/>
    <w:rsid w:val="008804B2"/>
    <w:rsid w:val="008E126A"/>
    <w:rsid w:val="008E163A"/>
    <w:rsid w:val="0090307F"/>
    <w:rsid w:val="00913CED"/>
    <w:rsid w:val="0091474C"/>
    <w:rsid w:val="00932A84"/>
    <w:rsid w:val="0096018C"/>
    <w:rsid w:val="0096625F"/>
    <w:rsid w:val="0096660C"/>
    <w:rsid w:val="009670BB"/>
    <w:rsid w:val="00972ED9"/>
    <w:rsid w:val="00993901"/>
    <w:rsid w:val="009A031E"/>
    <w:rsid w:val="009B321B"/>
    <w:rsid w:val="009F2968"/>
    <w:rsid w:val="00A3105F"/>
    <w:rsid w:val="00A3255C"/>
    <w:rsid w:val="00A65137"/>
    <w:rsid w:val="00AA07C5"/>
    <w:rsid w:val="00AA1AA1"/>
    <w:rsid w:val="00AA2331"/>
    <w:rsid w:val="00AA6085"/>
    <w:rsid w:val="00AB6C93"/>
    <w:rsid w:val="00AC44D2"/>
    <w:rsid w:val="00AE134B"/>
    <w:rsid w:val="00AE181B"/>
    <w:rsid w:val="00AE3203"/>
    <w:rsid w:val="00AF7F3D"/>
    <w:rsid w:val="00B230D8"/>
    <w:rsid w:val="00B410AF"/>
    <w:rsid w:val="00B51116"/>
    <w:rsid w:val="00B82672"/>
    <w:rsid w:val="00BB528D"/>
    <w:rsid w:val="00BC3A31"/>
    <w:rsid w:val="00C704AE"/>
    <w:rsid w:val="00C8494E"/>
    <w:rsid w:val="00CA529A"/>
    <w:rsid w:val="00CB0465"/>
    <w:rsid w:val="00CF6331"/>
    <w:rsid w:val="00D521E3"/>
    <w:rsid w:val="00D63EB7"/>
    <w:rsid w:val="00D80D9E"/>
    <w:rsid w:val="00D85AAA"/>
    <w:rsid w:val="00DF780C"/>
    <w:rsid w:val="00E15680"/>
    <w:rsid w:val="00E25B8B"/>
    <w:rsid w:val="00E625B7"/>
    <w:rsid w:val="00E85155"/>
    <w:rsid w:val="00E940AC"/>
    <w:rsid w:val="00EA222F"/>
    <w:rsid w:val="00EE7A26"/>
    <w:rsid w:val="00EF26AB"/>
    <w:rsid w:val="00F42F59"/>
    <w:rsid w:val="00FB16C3"/>
    <w:rsid w:val="00FC373F"/>
    <w:rsid w:val="00FE1142"/>
    <w:rsid w:val="00FF16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8"/>
    <o:shapelayout v:ext="edit">
      <o:idmap v:ext="edit" data="1"/>
    </o:shapelayout>
  </w:shapeDefaults>
  <w:decimalSymbol w:val="."/>
  <w:listSeparator w:val=","/>
  <w14:docId w14:val="262FFB43"/>
  <w15:chartTrackingRefBased/>
  <w15:docId w15:val="{515BC024-E5EE-4EF6-B927-6AB49A87B5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5454E"/>
    <w:pPr>
      <w:ind w:left="720"/>
      <w:contextualSpacing/>
    </w:pPr>
  </w:style>
  <w:style w:type="character" w:styleId="LineNumber">
    <w:name w:val="line number"/>
    <w:basedOn w:val="DefaultParagraphFont"/>
    <w:uiPriority w:val="99"/>
    <w:semiHidden/>
    <w:unhideWhenUsed/>
    <w:rsid w:val="00434185"/>
  </w:style>
  <w:style w:type="paragraph" w:styleId="Bibliography">
    <w:name w:val="Bibliography"/>
    <w:basedOn w:val="Normal"/>
    <w:next w:val="Normal"/>
    <w:uiPriority w:val="37"/>
    <w:unhideWhenUsed/>
    <w:rsid w:val="00532ADC"/>
    <w:pPr>
      <w:spacing w:after="24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ntTable" Target="fontTable.xml"/><Relationship Id="rId5" Type="http://schemas.openxmlformats.org/officeDocument/2006/relationships/styles" Target="styles.xml"/><Relationship Id="rId10" Type="http://schemas.openxmlformats.org/officeDocument/2006/relationships/image" Target="media/image3.png"/><Relationship Id="rId4" Type="http://schemas.openxmlformats.org/officeDocument/2006/relationships/numbering" Target="numbering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E6B83F78B983C4CB7E2CB4C7072482A" ma:contentTypeVersion="12" ma:contentTypeDescription="Create a new document." ma:contentTypeScope="" ma:versionID="e15790d5cf996f79972a0c5abc427a5c">
  <xsd:schema xmlns:xsd="http://www.w3.org/2001/XMLSchema" xmlns:xs="http://www.w3.org/2001/XMLSchema" xmlns:p="http://schemas.microsoft.com/office/2006/metadata/properties" xmlns:ns3="86312d89-d4f9-41de-8623-540574ee13ac" xmlns:ns4="c5ee500c-3dfe-4720-87b5-4e46b8dafc43" targetNamespace="http://schemas.microsoft.com/office/2006/metadata/properties" ma:root="true" ma:fieldsID="3a072a38ea54a9d3135a67d2cf19e072" ns3:_="" ns4:_="">
    <xsd:import namespace="86312d89-d4f9-41de-8623-540574ee13ac"/>
    <xsd:import namespace="c5ee500c-3dfe-4720-87b5-4e46b8dafc43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  <xsd:element ref="ns3:MediaServiceDateTaken" minOccurs="0"/>
                <xsd:element ref="ns4:SharedWithUsers" minOccurs="0"/>
                <xsd:element ref="ns4:SharedWithDetails" minOccurs="0"/>
                <xsd:element ref="ns4:SharingHintHash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6312d89-d4f9-41de-8623-540574ee13a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4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5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5ee500c-3dfe-4720-87b5-4e46b8dafc43" elementFormDefault="qualified">
    <xsd:import namespace="http://schemas.microsoft.com/office/2006/documentManagement/types"/>
    <xsd:import namespace="http://schemas.microsoft.com/office/infopath/2007/PartnerControls"/>
    <xsd:element name="SharedWithUsers" ma:index="17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8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9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39607EF9-E840-49A1-86D9-B512CA79D701}">
  <ds:schemaRefs>
    <ds:schemaRef ds:uri="http://purl.org/dc/elements/1.1/"/>
    <ds:schemaRef ds:uri="http://schemas.microsoft.com/office/2006/documentManagement/types"/>
    <ds:schemaRef ds:uri="http://purl.org/dc/dcmitype/"/>
    <ds:schemaRef ds:uri="http://www.w3.org/XML/1998/namespace"/>
    <ds:schemaRef ds:uri="http://purl.org/dc/terms/"/>
    <ds:schemaRef ds:uri="http://schemas.microsoft.com/office/2006/metadata/properties"/>
    <ds:schemaRef ds:uri="c5ee500c-3dfe-4720-87b5-4e46b8dafc43"/>
    <ds:schemaRef ds:uri="http://schemas.microsoft.com/office/infopath/2007/PartnerControls"/>
    <ds:schemaRef ds:uri="http://schemas.openxmlformats.org/package/2006/metadata/core-properties"/>
    <ds:schemaRef ds:uri="86312d89-d4f9-41de-8623-540574ee13ac"/>
  </ds:schemaRefs>
</ds:datastoreItem>
</file>

<file path=customXml/itemProps2.xml><?xml version="1.0" encoding="utf-8"?>
<ds:datastoreItem xmlns:ds="http://schemas.openxmlformats.org/officeDocument/2006/customXml" ds:itemID="{54C81AF0-2801-4760-A1BC-1C2761FE3BF8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86312d89-d4f9-41de-8623-540574ee13ac"/>
    <ds:schemaRef ds:uri="c5ee500c-3dfe-4720-87b5-4e46b8dafc43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A9EE35C9-E62A-41BF-A86D-553784A8E054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4</Pages>
  <Words>1198</Words>
  <Characters>6831</Characters>
  <Application>Microsoft Office Word</Application>
  <DocSecurity>0</DocSecurity>
  <Lines>56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0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rdan C Argrett</dc:creator>
  <cp:keywords/>
  <dc:description/>
  <cp:lastModifiedBy>Jordan C Argrett</cp:lastModifiedBy>
  <cp:revision>2</cp:revision>
  <dcterms:created xsi:type="dcterms:W3CDTF">2022-05-08T20:35:00Z</dcterms:created>
  <dcterms:modified xsi:type="dcterms:W3CDTF">2022-05-08T20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3E6B83F78B983C4CB7E2CB4C7072482A</vt:lpwstr>
  </property>
  <property fmtid="{D5CDD505-2E9C-101B-9397-08002B2CF9AE}" pid="3" name="ZOTERO_PREF_1">
    <vt:lpwstr>&lt;data data-version="3" zotero-version="6.0.4"&gt;&lt;session id="aVXZoU3D"/&gt;&lt;style id="http://www.zotero.org/styles/new-phytologist" hasBibliography="1" bibliographyStyleHasBeenSet="1"/&gt;&lt;prefs&gt;&lt;pref name="fieldType" value="Field"/&gt;&lt;/prefs&gt;&lt;/data&gt;</vt:lpwstr>
  </property>
</Properties>
</file>